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4329D5D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1EF0D80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9F1B3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estimated using modal progression 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While these studies produced individual estimates of growth parameters, none of them holistically integrated data from the various methods to explicitly evaluate the parameter values and sources of uncertainty.</w:t>
      </w:r>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life history. 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37D6BC4C"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0B17EF4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w:t>
      </w:r>
      <w:r w:rsidRPr="00046C8F">
        <w:rPr>
          <w:rFonts w:ascii="Times New Roman" w:hAnsi="Times New Roman" w:cs="Times New Roman"/>
          <w:sz w:val="24"/>
          <w:szCs w:val="24"/>
        </w:rPr>
        <w:lastRenderedPageBreak/>
        <w:t>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0"/>
            <w:commentRangeEnd w:id="0"/>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w:t>
      </w:r>
      <w:r w:rsidRPr="00046C8F">
        <w:rPr>
          <w:rFonts w:ascii="Times New Roman" w:hAnsi="Times New Roman" w:cs="Times New Roman"/>
          <w:sz w:val="24"/>
          <w:szCs w:val="24"/>
        </w:rPr>
        <w:lastRenderedPageBreak/>
        <w:t>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4C57E23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w:t>
      </w:r>
      <w:r w:rsidRPr="00046C8F">
        <w:rPr>
          <w:rFonts w:ascii="Times New Roman" w:hAnsi="Times New Roman" w:cs="Times New Roman"/>
          <w:sz w:val="24"/>
          <w:szCs w:val="24"/>
        </w:rPr>
        <w:lastRenderedPageBreak/>
        <w:t xml:space="preserve">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6D1E2705"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artini</w:t>
      </w:r>
      <w:proofErr w:type="spellEnd"/>
      <w:r w:rsidR="006B0F1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et al., 2014, n = 35), 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D558AB"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
              <w:commentRangeEnd w:id="1"/>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2"/>
            <w:commentRangeEnd w:id="2"/>
            <m:r>
              <m:rPr>
                <m:sty m:val="p"/>
              </m:rPr>
              <w:rPr>
                <w:rStyle w:val="CommentReference"/>
                <w:rFonts w:ascii="Cambria Math" w:hAnsi="Cambria Math"/>
              </w:rPr>
              <w:commentReference w:id="2"/>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D558AB"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r w:rsidRPr="00622A71">
        <w:rPr>
          <w:rFonts w:ascii="Times New Roman" w:hAnsi="Times New Roman" w:cs="Times New Roman"/>
          <w:i/>
          <w:sz w:val="24"/>
          <w:szCs w:val="24"/>
        </w:rPr>
        <w:t>P. filamentosus</w:t>
      </w:r>
      <w:r>
        <w:rPr>
          <w:rFonts w:ascii="Times New Roman" w:hAnsi="Times New Roman" w:cs="Times New Roman"/>
          <w:sz w:val="24"/>
          <w:szCs w:val="24"/>
        </w:rPr>
        <w:t xml:space="preserve"> (</w:t>
      </w:r>
      <w:r w:rsidR="00F11515">
        <w:rPr>
          <w:rFonts w:ascii="Times New Roman" w:hAnsi="Times New Roman" w:cs="Times New Roman"/>
          <w:sz w:val="24"/>
          <w:szCs w:val="24"/>
        </w:rPr>
        <w:t>Table 4</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akefield et al 2017). </w:t>
      </w:r>
    </w:p>
    <w:p w14:paraId="03529FF7" w14:textId="5BCCA21B"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78925F9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lastRenderedPageBreak/>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3"/>
            <w:commentRangeEnd w:id="3"/>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w:t>
      </w:r>
      <w:r w:rsidRPr="00046C8F">
        <w:rPr>
          <w:rFonts w:ascii="Times New Roman" w:hAnsi="Times New Roman" w:cs="Times New Roman"/>
          <w:noProof/>
          <w:sz w:val="24"/>
          <w:szCs w:val="24"/>
        </w:rPr>
        <w:lastRenderedPageBreak/>
        <w:t xml:space="preserve">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013D1361"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annuli data </w:t>
      </w:r>
      <w:r w:rsidR="00671D43">
        <w:rPr>
          <w:rFonts w:ascii="Times New Roman" w:hAnsi="Times New Roman" w:cs="Times New Roman"/>
          <w:sz w:val="24"/>
          <w:szCs w:val="24"/>
        </w:rPr>
        <w:t>from 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r w:rsidR="00671D43">
        <w:rPr>
          <w:rFonts w:ascii="Times New Roman" w:hAnsi="Times New Roman" w:cs="Times New Roman"/>
          <w:sz w:val="24"/>
          <w:szCs w:val="24"/>
        </w:rPr>
        <w:t xml:space="preserve">counts of otolith </w:t>
      </w:r>
      <w:r w:rsidR="00483E13">
        <w:rPr>
          <w:rFonts w:ascii="Times New Roman" w:hAnsi="Times New Roman" w:cs="Times New Roman"/>
          <w:sz w:val="24"/>
          <w:szCs w:val="24"/>
        </w:rPr>
        <w:t xml:space="preserve">annuli and daily </w:t>
      </w:r>
      <w:proofErr w:type="spellStart"/>
      <w:r w:rsidR="00483E13">
        <w:rPr>
          <w:rFonts w:ascii="Times New Roman" w:hAnsi="Times New Roman" w:cs="Times New Roman"/>
          <w:sz w:val="24"/>
          <w:szCs w:val="24"/>
        </w:rPr>
        <w:t>microincrements</w:t>
      </w:r>
      <w:proofErr w:type="spellEnd"/>
      <w:r w:rsidR="00483E13">
        <w:rPr>
          <w:rFonts w:ascii="Times New Roman" w:hAnsi="Times New Roman" w:cs="Times New Roman"/>
          <w:sz w:val="24"/>
          <w:szCs w:val="24"/>
        </w:rPr>
        <w:t xml:space="preserve"> </w:t>
      </w:r>
      <w:r w:rsidR="00671D43">
        <w:rPr>
          <w:rFonts w:ascii="Times New Roman" w:hAnsi="Times New Roman" w:cs="Times New Roman"/>
          <w:sz w:val="24"/>
          <w:szCs w:val="24"/>
        </w:rPr>
        <w:t xml:space="preserve">of from the MHI and NWHI </w:t>
      </w:r>
      <w:r w:rsidR="00483E13">
        <w:rPr>
          <w:rFonts w:ascii="Times New Roman" w:hAnsi="Times New Roman" w:cs="Times New Roman"/>
          <w:sz w:val="24"/>
          <w:szCs w:val="24"/>
        </w:rPr>
        <w:t>(</w:t>
      </w:r>
      <w:proofErr w:type="spellStart"/>
      <w:r w:rsidR="00483E13">
        <w:rPr>
          <w:rFonts w:ascii="Times New Roman" w:hAnsi="Times New Roman" w:cs="Times New Roman"/>
          <w:sz w:val="24"/>
          <w:szCs w:val="24"/>
        </w:rPr>
        <w:t>DeMartini</w:t>
      </w:r>
      <w:proofErr w:type="spellEnd"/>
      <w:r w:rsidR="00483E13">
        <w:rPr>
          <w:rFonts w:ascii="Times New Roman" w:hAnsi="Times New Roman" w:cs="Times New Roman"/>
          <w:sz w:val="24"/>
          <w:szCs w:val="24"/>
        </w:rPr>
        <w:t xml:space="preserve">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r w:rsidRPr="00046C8F">
        <w:rPr>
          <w:rFonts w:ascii="Times New Roman" w:hAnsi="Times New Roman" w:cs="Times New Roman"/>
          <w:sz w:val="24"/>
          <w:szCs w:val="24"/>
        </w:rPr>
        <w:t>annuli</w:t>
      </w:r>
      <w:r w:rsidR="00671D43">
        <w:rPr>
          <w:rFonts w:ascii="Times New Roman" w:hAnsi="Times New Roman" w:cs="Times New Roman"/>
          <w:sz w:val="24"/>
          <w:szCs w:val="24"/>
        </w:rPr>
        <w:t xml:space="preserve"> and </w:t>
      </w:r>
      <w:proofErr w:type="spellStart"/>
      <w:r w:rsidR="00671D43">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commentRangeStart w:id="4"/>
      <w:commentRangeEnd w:id="4"/>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lastRenderedPageBreak/>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 xml:space="preserve">. </w:t>
      </w:r>
      <w:r w:rsidR="00F40956">
        <w:rPr>
          <w:rFonts w:ascii="Times New Roman" w:hAnsi="Times New Roman" w:cs="Times New Roman"/>
          <w:sz w:val="24"/>
          <w:szCs w:val="24"/>
        </w:rPr>
        <w:t xml:space="preserve">Interestingly, i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These differences could arise from real changes in growth, but also may be because, thus far, none of the fish recaptured during the ongoing study have been of the largest size classes (maximum size reported = 47.6 cm FL). </w:t>
      </w:r>
    </w:p>
    <w:p w14:paraId="6A6F8A5E" w14:textId="693EC7A2"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growth parameter estimates fit exclusively with OTP data indicate that Bayesian and maximum likelihood fitting methods performed similarly.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21B95F20"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t>
      </w:r>
      <w:r w:rsidR="00F40956">
        <w:rPr>
          <w:rFonts w:ascii="Times New Roman" w:hAnsi="Times New Roman" w:cs="Times New Roman"/>
          <w:sz w:val="24"/>
          <w:szCs w:val="24"/>
        </w:rPr>
        <w:t>was</w:t>
      </w:r>
      <w:r>
        <w:rPr>
          <w:rFonts w:ascii="Times New Roman" w:hAnsi="Times New Roman" w:cs="Times New Roman"/>
          <w:sz w:val="24"/>
          <w:szCs w:val="24"/>
        </w:rPr>
        <w:t xml:space="preserve"> the presumed best</w:t>
      </w:r>
      <w:r w:rsidR="00D558AB">
        <w:rPr>
          <w:rFonts w:ascii="Times New Roman" w:hAnsi="Times New Roman" w:cs="Times New Roman"/>
          <w:sz w:val="24"/>
          <w:szCs w:val="24"/>
        </w:rPr>
        <w:t>. This model allowed</w:t>
      </w:r>
      <w:r>
        <w:rPr>
          <w:rFonts w:ascii="Times New Roman" w:hAnsi="Times New Roman" w:cs="Times New Roman"/>
          <w:sz w:val="24"/>
          <w:szCs w:val="24"/>
        </w:rPr>
        <w:t xml:space="preserve">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vary for each </w:t>
      </w:r>
      <w:r w:rsidR="00D558AB">
        <w:rPr>
          <w:rFonts w:ascii="Times New Roman" w:hAnsi="Times New Roman" w:cs="Times New Roman"/>
          <w:noProof/>
          <w:sz w:val="24"/>
          <w:szCs w:val="24"/>
        </w:rPr>
        <w:t>fish</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 xml:space="preserve">re not credible. </w:t>
      </w:r>
      <w:r w:rsidR="00D558AB">
        <w:rPr>
          <w:rFonts w:ascii="Times New Roman" w:hAnsi="Times New Roman" w:cs="Times New Roman"/>
          <w:noProof/>
          <w:sz w:val="24"/>
          <w:szCs w:val="24"/>
        </w:rPr>
        <w:t xml:space="preserve">Similar performance between </w:t>
      </w:r>
      <w:r w:rsidR="00D558AB">
        <w:rPr>
          <w:rFonts w:ascii="Times New Roman" w:hAnsi="Times New Roman" w:cs="Times New Roman"/>
          <w:noProof/>
          <w:sz w:val="24"/>
          <w:szCs w:val="24"/>
        </w:rPr>
        <w:lastRenderedPageBreak/>
        <w:t xml:space="preserve">Model 1 and Model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43CD711" w14:textId="77777777"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w:t>
      </w:r>
      <w:r>
        <w:rPr>
          <w:rFonts w:ascii="Times New Roman" w:hAnsi="Times New Roman" w:cs="Times New Roman"/>
          <w:sz w:val="24"/>
          <w:szCs w:val="24"/>
        </w:rPr>
        <w:t xml:space="preserve">Model 11 best predicted length at recapture </w:t>
      </w:r>
      <w:r>
        <w:rPr>
          <w:rFonts w:ascii="Times New Roman" w:hAnsi="Times New Roman" w:cs="Times New Roman"/>
          <w:sz w:val="24"/>
          <w:szCs w:val="24"/>
        </w:rPr>
        <w:t>across</w:t>
      </w:r>
      <w:r>
        <w:rPr>
          <w:rFonts w:ascii="Times New Roman" w:hAnsi="Times New Roman" w:cs="Times New Roman"/>
          <w:sz w:val="24"/>
          <w:szCs w:val="24"/>
        </w:rPr>
        <w:t xml:space="preserve">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s</w:t>
      </w:r>
      <w:r w:rsidR="00813F68">
        <w:rPr>
          <w:rFonts w:ascii="Times New Roman" w:hAnsi="Times New Roman" w:cs="Times New Roman"/>
          <w:sz w:val="24"/>
          <w:szCs w:val="24"/>
        </w:rPr>
        <w:t xml:space="preserve"> </w:t>
      </w:r>
      <w:r w:rsidR="00813F68">
        <w:rPr>
          <w:rFonts w:ascii="Times New Roman" w:hAnsi="Times New Roman" w:cs="Times New Roman"/>
          <w:sz w:val="24"/>
          <w:szCs w:val="24"/>
        </w:rPr>
        <w:t>resulting</w:t>
      </w:r>
      <w:r w:rsidR="00813F68">
        <w:rPr>
          <w:rFonts w:ascii="Times New Roman" w:hAnsi="Times New Roman" w:cs="Times New Roman"/>
          <w:sz w:val="24"/>
          <w:szCs w:val="24"/>
        </w:rPr>
        <w:t xml:space="preserve"> in parameters that better predicted length at recapture. Omission of </w:t>
      </w:r>
      <w:r w:rsidR="00813F68">
        <w:rPr>
          <w:rFonts w:ascii="Times New Roman" w:hAnsi="Times New Roman" w:cs="Times New Roman"/>
          <w:sz w:val="24"/>
          <w:szCs w:val="24"/>
        </w:rPr>
        <w:t>the largest</w:t>
      </w:r>
      <w:r w:rsidR="00813F68">
        <w:rPr>
          <w:rFonts w:ascii="Times New Roman" w:hAnsi="Times New Roman" w:cs="Times New Roman"/>
          <w:sz w:val="24"/>
          <w:szCs w:val="24"/>
        </w:rPr>
        <w:t xml:space="preserve">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growth curves to asymptote prematurely. The</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OTP</w:t>
      </w:r>
      <w:r w:rsidR="00813F68" w:rsidRPr="00046C8F">
        <w:rPr>
          <w:rFonts w:ascii="Times New Roman" w:hAnsi="Times New Roman" w:cs="Times New Roman"/>
          <w:sz w:val="24"/>
          <w:szCs w:val="24"/>
        </w:rPr>
        <w:t xml:space="preserve"> data described here includes </w:t>
      </w:r>
      <w:r w:rsidR="00813F68" w:rsidRPr="00622A71">
        <w:rPr>
          <w:rFonts w:ascii="Times New Roman" w:hAnsi="Times New Roman" w:cs="Times New Roman"/>
          <w:i/>
          <w:sz w:val="24"/>
          <w:szCs w:val="24"/>
        </w:rPr>
        <w:t>P. filamentosus</w:t>
      </w:r>
      <w:r w:rsidR="00813F68" w:rsidRPr="00046C8F">
        <w:rPr>
          <w:rFonts w:ascii="Times New Roman" w:hAnsi="Times New Roman" w:cs="Times New Roman"/>
          <w:sz w:val="24"/>
          <w:szCs w:val="24"/>
        </w:rPr>
        <w:t xml:space="preserve"> with fork lengths at capture spanning 19.1 - 52.8 cm (mean = 32.9, </w:t>
      </w:r>
      <w:proofErr w:type="spellStart"/>
      <w:r w:rsidR="00813F68" w:rsidRPr="00046C8F">
        <w:rPr>
          <w:rFonts w:ascii="Times New Roman" w:hAnsi="Times New Roman" w:cs="Times New Roman"/>
          <w:sz w:val="24"/>
          <w:szCs w:val="24"/>
        </w:rPr>
        <w:t>s.d.</w:t>
      </w:r>
      <w:proofErr w:type="spellEnd"/>
      <w:r w:rsidR="00813F68" w:rsidRPr="00046C8F">
        <w:rPr>
          <w:rFonts w:ascii="Times New Roman" w:hAnsi="Times New Roman" w:cs="Times New Roman"/>
          <w:sz w:val="24"/>
          <w:szCs w:val="24"/>
        </w:rPr>
        <w:t xml:space="preserve"> = 5.</w:t>
      </w:r>
      <w:r w:rsidR="00813F68">
        <w:rPr>
          <w:rFonts w:ascii="Times New Roman" w:hAnsi="Times New Roman" w:cs="Times New Roman"/>
          <w:sz w:val="24"/>
          <w:szCs w:val="24"/>
        </w:rPr>
        <w:t xml:space="preserve">1). </w:t>
      </w:r>
      <w:r>
        <w:rPr>
          <w:rFonts w:ascii="Times New Roman" w:hAnsi="Times New Roman" w:cs="Times New Roman"/>
          <w:sz w:val="24"/>
          <w:szCs w:val="24"/>
        </w:rPr>
        <w:t xml:space="preserve">Using </w:t>
      </w:r>
      <w:r w:rsidR="00813F68">
        <w:rPr>
          <w:rFonts w:ascii="Times New Roman" w:hAnsi="Times New Roman" w:cs="Times New Roman"/>
          <w:sz w:val="24"/>
          <w:szCs w:val="24"/>
        </w:rPr>
        <w:t>parameters</w:t>
      </w:r>
      <w:r>
        <w:rPr>
          <w:rFonts w:ascii="Times New Roman" w:hAnsi="Times New Roman" w:cs="Times New Roman"/>
          <w:sz w:val="24"/>
          <w:szCs w:val="24"/>
        </w:rPr>
        <w:t xml:space="preserve"> from Model 11</w:t>
      </w:r>
      <w:r w:rsidR="00813F68">
        <w:rPr>
          <w:rFonts w:ascii="Times New Roman" w:hAnsi="Times New Roman" w:cs="Times New Roman"/>
          <w:sz w:val="24"/>
          <w:szCs w:val="24"/>
        </w:rPr>
        <w:t xml:space="preserve">, this </w:t>
      </w:r>
      <w:r w:rsidR="00813F68" w:rsidRPr="00046C8F">
        <w:rPr>
          <w:rFonts w:ascii="Times New Roman" w:hAnsi="Times New Roman" w:cs="Times New Roman"/>
          <w:sz w:val="24"/>
          <w:szCs w:val="24"/>
        </w:rPr>
        <w:t>correspon</w:t>
      </w:r>
      <w:r w:rsidR="00813F68">
        <w:rPr>
          <w:rFonts w:ascii="Times New Roman" w:hAnsi="Times New Roman" w:cs="Times New Roman"/>
          <w:sz w:val="24"/>
          <w:szCs w:val="24"/>
        </w:rPr>
        <w:t xml:space="preserve">ded </w:t>
      </w:r>
      <w:r w:rsidR="00813F68" w:rsidRPr="00046C8F">
        <w:rPr>
          <w:rFonts w:ascii="Times New Roman" w:hAnsi="Times New Roman" w:cs="Times New Roman"/>
          <w:sz w:val="24"/>
          <w:szCs w:val="24"/>
        </w:rPr>
        <w:t>to mean ages between 1.5 and 7 years</w:t>
      </w:r>
      <w:r w:rsidR="00813F68">
        <w:rPr>
          <w:rFonts w:ascii="Times New Roman" w:hAnsi="Times New Roman" w:cs="Times New Roman"/>
          <w:sz w:val="24"/>
          <w:szCs w:val="24"/>
        </w:rPr>
        <w:t xml:space="preserve"> </w:t>
      </w:r>
      <w:r w:rsidR="00813F68" w:rsidRPr="00046C8F">
        <w:rPr>
          <w:rFonts w:ascii="Times New Roman" w:hAnsi="Times New Roman" w:cs="Times New Roman"/>
          <w:sz w:val="24"/>
          <w:szCs w:val="24"/>
        </w:rPr>
        <w:t>(</w:t>
      </w:r>
      <w:r w:rsidR="00813F68">
        <w:rPr>
          <w:rFonts w:ascii="Times New Roman" w:hAnsi="Times New Roman" w:cs="Times New Roman"/>
          <w:sz w:val="24"/>
          <w:szCs w:val="24"/>
        </w:rPr>
        <w:t>Figure 5</w:t>
      </w:r>
      <w:r w:rsidR="00813F68" w:rsidRPr="00046C8F">
        <w:rPr>
          <w:rFonts w:ascii="Times New Roman" w:hAnsi="Times New Roman" w:cs="Times New Roman"/>
          <w:sz w:val="24"/>
          <w:szCs w:val="24"/>
        </w:rPr>
        <w:t>)</w:t>
      </w:r>
      <w:r w:rsidR="00813F68">
        <w:rPr>
          <w:rFonts w:ascii="Times New Roman" w:hAnsi="Times New Roman" w:cs="Times New Roman"/>
          <w:sz w:val="24"/>
          <w:szCs w:val="24"/>
        </w:rPr>
        <w:t xml:space="preserve">. </w:t>
      </w:r>
    </w:p>
    <w:p w14:paraId="7B7D8668" w14:textId="1823EB51"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t>
      </w:r>
      <w:r>
        <w:rPr>
          <w:rFonts w:ascii="Times New Roman" w:hAnsi="Times New Roman" w:cs="Times New Roman"/>
          <w:sz w:val="24"/>
          <w:szCs w:val="24"/>
        </w:rPr>
        <w:t>When incorporating these additional data</w:t>
      </w:r>
      <w:r>
        <w:rPr>
          <w:rFonts w:ascii="Times New Roman" w:hAnsi="Times New Roman" w:cs="Times New Roman"/>
          <w:sz w:val="24"/>
          <w:szCs w:val="24"/>
        </w:rPr>
        <w:t xml:space="preserve"> </w:t>
      </w:r>
      <w:r>
        <w:rPr>
          <w:rFonts w:ascii="Times New Roman" w:hAnsi="Times New Roman" w:cs="Times New Roman"/>
          <w:sz w:val="24"/>
          <w:szCs w:val="24"/>
        </w:rPr>
        <w:t xml:space="preserve">sources, </w:t>
      </w:r>
      <w:r>
        <w:rPr>
          <w:rFonts w:ascii="Times New Roman" w:hAnsi="Times New Roman" w:cs="Times New Roman"/>
          <w:sz w:val="24"/>
          <w:szCs w:val="24"/>
        </w:rPr>
        <w:t xml:space="preserve">it </w:t>
      </w:r>
      <w:r>
        <w:rPr>
          <w:rFonts w:ascii="Times New Roman" w:hAnsi="Times New Roman" w:cs="Times New Roman"/>
          <w:sz w:val="24"/>
          <w:szCs w:val="24"/>
        </w:rPr>
        <w:t>must be</w:t>
      </w:r>
      <w:r>
        <w:rPr>
          <w:rFonts w:ascii="Times New Roman" w:hAnsi="Times New Roman" w:cs="Times New Roman"/>
          <w:sz w:val="24"/>
          <w:szCs w:val="24"/>
        </w:rPr>
        <w:t xml:space="preserve"> assumed that growth within </w:t>
      </w:r>
      <w:r>
        <w:rPr>
          <w:rFonts w:ascii="Times New Roman" w:hAnsi="Times New Roman" w:cs="Times New Roman"/>
          <w:sz w:val="24"/>
          <w:szCs w:val="24"/>
        </w:rPr>
        <w:t>the</w:t>
      </w:r>
      <w:r>
        <w:rPr>
          <w:rFonts w:ascii="Times New Roman" w:hAnsi="Times New Roman" w:cs="Times New Roman"/>
          <w:sz w:val="24"/>
          <w:szCs w:val="24"/>
        </w:rPr>
        <w:t xml:space="preserve"> population </w:t>
      </w:r>
      <w:r>
        <w:rPr>
          <w:rFonts w:ascii="Times New Roman" w:hAnsi="Times New Roman" w:cs="Times New Roman"/>
          <w:sz w:val="24"/>
          <w:szCs w:val="24"/>
        </w:rPr>
        <w:t>did</w:t>
      </w:r>
      <w:r>
        <w:rPr>
          <w:rFonts w:ascii="Times New Roman" w:hAnsi="Times New Roman" w:cs="Times New Roman"/>
          <w:sz w:val="24"/>
          <w:szCs w:val="24"/>
        </w:rPr>
        <w:t xml:space="preserve"> not </w:t>
      </w:r>
      <w:r>
        <w:rPr>
          <w:rFonts w:ascii="Times New Roman" w:hAnsi="Times New Roman" w:cs="Times New Roman"/>
          <w:sz w:val="24"/>
          <w:szCs w:val="24"/>
        </w:rPr>
        <w:t xml:space="preserve">differ </w:t>
      </w:r>
      <w:r>
        <w:rPr>
          <w:rFonts w:ascii="Times New Roman" w:hAnsi="Times New Roman" w:cs="Times New Roman"/>
          <w:sz w:val="24"/>
          <w:szCs w:val="24"/>
        </w:rPr>
        <w:t xml:space="preserve">significantly </w:t>
      </w:r>
      <w:r>
        <w:rPr>
          <w:rFonts w:ascii="Times New Roman" w:hAnsi="Times New Roman" w:cs="Times New Roman"/>
          <w:sz w:val="24"/>
          <w:szCs w:val="24"/>
        </w:rPr>
        <w:t>with</w:t>
      </w:r>
      <w:r>
        <w:rPr>
          <w:rFonts w:ascii="Times New Roman" w:hAnsi="Times New Roman" w:cs="Times New Roman"/>
          <w:sz w:val="24"/>
          <w:szCs w:val="24"/>
        </w:rPr>
        <w:t xml:space="preserve"> time or </w:t>
      </w:r>
      <w:r>
        <w:rPr>
          <w:rFonts w:ascii="Times New Roman" w:hAnsi="Times New Roman" w:cs="Times New Roman"/>
          <w:sz w:val="24"/>
          <w:szCs w:val="24"/>
        </w:rPr>
        <w:t>region</w:t>
      </w:r>
      <w:r>
        <w:rPr>
          <w:rFonts w:ascii="Times New Roman" w:hAnsi="Times New Roman" w:cs="Times New Roman"/>
          <w:sz w:val="24"/>
          <w:szCs w:val="24"/>
        </w:rPr>
        <w:t xml:space="preserve">. Genetic homogeneity between NWHI and MHI stocks </w:t>
      </w:r>
      <w:r>
        <w:rPr>
          <w:rFonts w:ascii="Times New Roman" w:hAnsi="Times New Roman" w:cs="Times New Roman"/>
          <w:sz w:val="24"/>
          <w:szCs w:val="24"/>
        </w:rPr>
        <w:t xml:space="preserve">(Gaither et al. 2010, Gaither et al. 2011) </w:t>
      </w:r>
      <w:r>
        <w:rPr>
          <w:rFonts w:ascii="Times New Roman" w:hAnsi="Times New Roman" w:cs="Times New Roman"/>
          <w:sz w:val="24"/>
          <w:szCs w:val="24"/>
        </w:rPr>
        <w:t>justifie</w:t>
      </w:r>
      <w:r>
        <w:rPr>
          <w:rFonts w:ascii="Times New Roman" w:hAnsi="Times New Roman" w:cs="Times New Roman"/>
          <w:sz w:val="24"/>
          <w:szCs w:val="24"/>
        </w:rPr>
        <w:t>d</w:t>
      </w:r>
      <w:r>
        <w:rPr>
          <w:rFonts w:ascii="Times New Roman" w:hAnsi="Times New Roman" w:cs="Times New Roman"/>
          <w:sz w:val="24"/>
          <w:szCs w:val="24"/>
        </w:rPr>
        <w:t xml:space="preserve">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29BF0C" w14:textId="2E893294"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r w:rsidR="00ED5F4C">
        <w:rPr>
          <w:rFonts w:ascii="Times New Roman" w:hAnsi="Times New Roman" w:cs="Times New Roman"/>
          <w:sz w:val="24"/>
          <w:szCs w:val="24"/>
        </w:rPr>
        <w:t>We suspect sexual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r w:rsidR="007565FE">
        <w:rPr>
          <w:rFonts w:ascii="Times New Roman" w:hAnsi="Times New Roman" w:cs="Times New Roman"/>
          <w:sz w:val="24"/>
          <w:szCs w:val="24"/>
        </w:rPr>
        <w:t>E</w:t>
      </w:r>
      <w:r w:rsidR="00777395" w:rsidRPr="00046C8F">
        <w:rPr>
          <w:rFonts w:ascii="Times New Roman" w:hAnsi="Times New Roman" w:cs="Times New Roman"/>
          <w:sz w:val="24"/>
          <w:szCs w:val="24"/>
        </w:rPr>
        <w:t xml:space="preserve">stimations of growth parameters for </w:t>
      </w:r>
      <w:r w:rsidR="00777395" w:rsidRPr="00622A71">
        <w:rPr>
          <w:rFonts w:ascii="Times New Roman" w:hAnsi="Times New Roman" w:cs="Times New Roman"/>
          <w:i/>
          <w:sz w:val="24"/>
          <w:szCs w:val="24"/>
        </w:rPr>
        <w:t>P. filamentosus</w:t>
      </w:r>
      <w:r w:rsidR="00777395" w:rsidRPr="00046C8F">
        <w:rPr>
          <w:rFonts w:ascii="Times New Roman" w:hAnsi="Times New Roman" w:cs="Times New Roman"/>
          <w:sz w:val="24"/>
          <w:szCs w:val="24"/>
        </w:rPr>
        <w:t xml:space="preserve"> in the Central Pacific</w:t>
      </w:r>
      <w:r w:rsidR="007565FE">
        <w:rPr>
          <w:rFonts w:ascii="Times New Roman" w:hAnsi="Times New Roman" w:cs="Times New Roman"/>
          <w:sz w:val="24"/>
          <w:szCs w:val="24"/>
        </w:rPr>
        <w:t xml:space="preserve"> are </w:t>
      </w:r>
      <w:r w:rsidR="00ED5F4C">
        <w:rPr>
          <w:rFonts w:ascii="Times New Roman" w:hAnsi="Times New Roman" w:cs="Times New Roman"/>
          <w:sz w:val="24"/>
          <w:szCs w:val="24"/>
        </w:rPr>
        <w:t>sex agnostic</w:t>
      </w:r>
      <w:r w:rsidR="007565FE">
        <w:rPr>
          <w:rFonts w:ascii="Times New Roman" w:hAnsi="Times New Roman" w:cs="Times New Roman"/>
          <w:sz w:val="24"/>
          <w:szCs w:val="24"/>
        </w:rPr>
        <w:t xml:space="preserve"> and the method for non-invasive sexing of this species was unknown until recently (</w:t>
      </w:r>
      <w:proofErr w:type="spellStart"/>
      <w:r w:rsidR="007565FE">
        <w:rPr>
          <w:rFonts w:ascii="Times New Roman" w:hAnsi="Times New Roman" w:cs="Times New Roman"/>
          <w:sz w:val="24"/>
          <w:szCs w:val="24"/>
        </w:rPr>
        <w:t>Luers</w:t>
      </w:r>
      <w:proofErr w:type="spellEnd"/>
      <w:r w:rsidR="007565FE">
        <w:rPr>
          <w:rFonts w:ascii="Times New Roman" w:hAnsi="Times New Roman" w:cs="Times New Roman"/>
          <w:sz w:val="24"/>
          <w:szCs w:val="24"/>
        </w:rPr>
        <w:t xml:space="preserve"> et al. 2017). </w:t>
      </w:r>
      <w:r w:rsidR="00ED5F4C">
        <w:rPr>
          <w:rFonts w:ascii="Times New Roman" w:hAnsi="Times New Roman" w:cs="Times New Roman"/>
          <w:sz w:val="24"/>
          <w:szCs w:val="24"/>
        </w:rPr>
        <w:t>If</w:t>
      </w:r>
      <w:r w:rsidR="00E8463B">
        <w:rPr>
          <w:rFonts w:ascii="Times New Roman" w:hAnsi="Times New Roman" w:cs="Times New Roman"/>
          <w:sz w:val="24"/>
          <w:szCs w:val="24"/>
        </w:rPr>
        <w:t xml:space="preserve"> one </w:t>
      </w:r>
      <w:r w:rsidR="008B4D93">
        <w:rPr>
          <w:rFonts w:ascii="Times New Roman" w:hAnsi="Times New Roman" w:cs="Times New Roman"/>
          <w:sz w:val="24"/>
          <w:szCs w:val="24"/>
        </w:rPr>
        <w:t>sex</w:t>
      </w:r>
      <w:r w:rsidR="00E8463B">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At sizes where the sex ratio of individuals is similar to the sex ratio of the total sampled population, averaging of model parameters </w:t>
      </w:r>
      <w:r w:rsidR="00E3548C">
        <w:rPr>
          <w:rFonts w:ascii="Times New Roman" w:hAnsi="Times New Roman" w:cs="Times New Roman"/>
          <w:sz w:val="24"/>
          <w:szCs w:val="24"/>
        </w:rPr>
        <w:t xml:space="preserve">between sexes </w:t>
      </w:r>
      <w:r w:rsidR="00E8463B">
        <w:rPr>
          <w:rFonts w:ascii="Times New Roman" w:hAnsi="Times New Roman" w:cs="Times New Roman"/>
          <w:sz w:val="24"/>
          <w:szCs w:val="24"/>
        </w:rPr>
        <w:t xml:space="preserve">results </w:t>
      </w:r>
      <w:r w:rsidR="00E3548C">
        <w:rPr>
          <w:rFonts w:ascii="Times New Roman" w:hAnsi="Times New Roman" w:cs="Times New Roman"/>
          <w:sz w:val="24"/>
          <w:szCs w:val="24"/>
        </w:rPr>
        <w:t>in</w:t>
      </w:r>
      <w:r w:rsidR="00E8463B">
        <w:rPr>
          <w:rFonts w:ascii="Times New Roman" w:hAnsi="Times New Roman" w:cs="Times New Roman"/>
          <w:sz w:val="24"/>
          <w:szCs w:val="24"/>
        </w:rPr>
        <w:t xml:space="preserve"> excess model deviation. However, </w:t>
      </w:r>
      <w:r w:rsidR="008576D6">
        <w:rPr>
          <w:rFonts w:ascii="Times New Roman" w:hAnsi="Times New Roman" w:cs="Times New Roman"/>
          <w:sz w:val="24"/>
          <w:szCs w:val="24"/>
        </w:rPr>
        <w:t xml:space="preserve">for the largest sizes </w:t>
      </w:r>
      <w:r w:rsidR="00E3548C">
        <w:rPr>
          <w:rFonts w:ascii="Times New Roman" w:hAnsi="Times New Roman" w:cs="Times New Roman"/>
          <w:sz w:val="24"/>
          <w:szCs w:val="24"/>
        </w:rPr>
        <w:t>where</w:t>
      </w:r>
      <w:r w:rsidR="00E8463B" w:rsidRPr="00046C8F">
        <w:rPr>
          <w:rFonts w:ascii="Times New Roman" w:hAnsi="Times New Roman" w:cs="Times New Roman"/>
          <w:sz w:val="24"/>
          <w:szCs w:val="24"/>
        </w:rPr>
        <w:t xml:space="preserve"> sex ratio</w:t>
      </w:r>
      <w:r w:rsidR="008576D6">
        <w:rPr>
          <w:rFonts w:ascii="Times New Roman" w:hAnsi="Times New Roman" w:cs="Times New Roman"/>
          <w:sz w:val="24"/>
          <w:szCs w:val="24"/>
        </w:rPr>
        <w:t>s</w:t>
      </w:r>
      <w:r w:rsidR="00E8463B" w:rsidRPr="00046C8F">
        <w:rPr>
          <w:rFonts w:ascii="Times New Roman" w:hAnsi="Times New Roman" w:cs="Times New Roman"/>
          <w:sz w:val="24"/>
          <w:szCs w:val="24"/>
        </w:rPr>
        <w:t xml:space="preserve"> </w:t>
      </w:r>
      <w:r w:rsidR="008576D6">
        <w:rPr>
          <w:rFonts w:ascii="Times New Roman" w:hAnsi="Times New Roman" w:cs="Times New Roman"/>
          <w:sz w:val="24"/>
          <w:szCs w:val="24"/>
        </w:rPr>
        <w:t xml:space="preserve">are </w:t>
      </w:r>
      <w:r w:rsidR="00E8463B" w:rsidRPr="00046C8F">
        <w:rPr>
          <w:rFonts w:ascii="Times New Roman" w:hAnsi="Times New Roman" w:cs="Times New Roman"/>
          <w:sz w:val="24"/>
          <w:szCs w:val="24"/>
        </w:rPr>
        <w:t xml:space="preserve">not representative of </w:t>
      </w:r>
      <w:r w:rsidR="00E8463B">
        <w:rPr>
          <w:rFonts w:ascii="Times New Roman" w:hAnsi="Times New Roman" w:cs="Times New Roman"/>
          <w:sz w:val="24"/>
          <w:szCs w:val="24"/>
        </w:rPr>
        <w:t xml:space="preserve">the population as a whole, </w:t>
      </w:r>
      <w:r w:rsidR="00E8463B" w:rsidRPr="00046C8F">
        <w:rPr>
          <w:rFonts w:ascii="Times New Roman" w:hAnsi="Times New Roman" w:cs="Times New Roman"/>
          <w:sz w:val="24"/>
          <w:szCs w:val="24"/>
        </w:rPr>
        <w:t xml:space="preserve">estimated growth parameters </w:t>
      </w:r>
      <w:r w:rsidR="008576D6">
        <w:rPr>
          <w:rFonts w:ascii="Times New Roman" w:hAnsi="Times New Roman" w:cs="Times New Roman"/>
          <w:sz w:val="24"/>
          <w:szCs w:val="24"/>
        </w:rPr>
        <w:t xml:space="preserve">represent an </w:t>
      </w:r>
      <w:r w:rsidR="00E8463B">
        <w:rPr>
          <w:rFonts w:ascii="Times New Roman" w:hAnsi="Times New Roman" w:cs="Times New Roman"/>
          <w:sz w:val="24"/>
          <w:szCs w:val="24"/>
        </w:rPr>
        <w:t>averag</w:t>
      </w:r>
      <w:r w:rsidR="008576D6">
        <w:rPr>
          <w:rFonts w:ascii="Times New Roman" w:hAnsi="Times New Roman" w:cs="Times New Roman"/>
          <w:sz w:val="24"/>
          <w:szCs w:val="24"/>
        </w:rPr>
        <w:t>e of</w:t>
      </w:r>
      <w:r w:rsidR="00E8463B">
        <w:rPr>
          <w:rFonts w:ascii="Times New Roman" w:hAnsi="Times New Roman" w:cs="Times New Roman"/>
          <w:sz w:val="24"/>
          <w:szCs w:val="24"/>
        </w:rPr>
        <w:t xml:space="preserve"> </w:t>
      </w:r>
      <w:r w:rsidR="008576D6">
        <w:rPr>
          <w:rFonts w:ascii="Times New Roman" w:hAnsi="Times New Roman" w:cs="Times New Roman"/>
          <w:sz w:val="24"/>
          <w:szCs w:val="24"/>
        </w:rPr>
        <w:t>both</w:t>
      </w:r>
      <w:r w:rsidR="00E8463B">
        <w:rPr>
          <w:rFonts w:ascii="Times New Roman" w:hAnsi="Times New Roman" w:cs="Times New Roman"/>
          <w:sz w:val="24"/>
          <w:szCs w:val="24"/>
        </w:rPr>
        <w:t xml:space="preserve"> sexes </w:t>
      </w:r>
      <w:r w:rsidR="00E3548C">
        <w:rPr>
          <w:rFonts w:ascii="Times New Roman" w:hAnsi="Times New Roman" w:cs="Times New Roman"/>
          <w:sz w:val="24"/>
          <w:szCs w:val="24"/>
        </w:rPr>
        <w:t xml:space="preserve">and </w:t>
      </w:r>
      <w:bookmarkStart w:id="5" w:name="_GoBack"/>
      <w:bookmarkEnd w:id="5"/>
      <w:r w:rsidR="00E8463B" w:rsidRPr="00046C8F">
        <w:rPr>
          <w:rFonts w:ascii="Times New Roman" w:hAnsi="Times New Roman" w:cs="Times New Roman"/>
          <w:sz w:val="24"/>
          <w:szCs w:val="24"/>
        </w:rPr>
        <w:t>will underestimate recapture lengths for</w:t>
      </w:r>
      <w:r w:rsidR="00E8463B">
        <w:rPr>
          <w:rFonts w:ascii="Times New Roman" w:hAnsi="Times New Roman" w:cs="Times New Roman"/>
          <w:sz w:val="24"/>
          <w:szCs w:val="24"/>
        </w:rPr>
        <w:t xml:space="preserve"> largest individuals from one sex while overestimating the recapture length of the largest individuals of the other</w:t>
      </w:r>
      <w:r w:rsidR="00E8463B" w:rsidRPr="00046C8F">
        <w:rPr>
          <w:rFonts w:ascii="Times New Roman" w:hAnsi="Times New Roman" w:cs="Times New Roman"/>
          <w:sz w:val="24"/>
          <w:szCs w:val="24"/>
        </w:rPr>
        <w:t>.</w:t>
      </w:r>
      <w:r w:rsidR="00ED5F4C">
        <w:rPr>
          <w:rFonts w:ascii="Times New Roman" w:hAnsi="Times New Roman" w:cs="Times New Roman"/>
          <w:sz w:val="24"/>
          <w:szCs w:val="24"/>
        </w:rPr>
        <w:t xml:space="preserve"> </w:t>
      </w:r>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w:t>
      </w:r>
      <w:r w:rsidR="008C372D" w:rsidRPr="00046C8F">
        <w:rPr>
          <w:rFonts w:ascii="Times New Roman" w:hAnsi="Times New Roman" w:cs="Times New Roman"/>
          <w:sz w:val="24"/>
          <w:szCs w:val="24"/>
        </w:rPr>
        <w:lastRenderedPageBreak/>
        <w:t xml:space="preserve">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39A33E12" w14:textId="4404CEA6" w:rsidR="009F1B32" w:rsidRPr="009F1B32" w:rsidRDefault="008C372D" w:rsidP="009F1B3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1B32" w:rsidRPr="009F1B32">
        <w:rPr>
          <w:rFonts w:ascii="Times New Roman" w:hAnsi="Times New Roman" w:cs="Times New Roman"/>
          <w:noProof/>
          <w:sz w:val="24"/>
        </w:rPr>
        <w:t xml:space="preserve">Allen, G.R. 1985. Fao Species Catalogue Vol . 6 . Snappers of the World. Fao Fish. Synopsis </w:t>
      </w:r>
      <w:r w:rsidR="009F1B32" w:rsidRPr="009F1B32">
        <w:rPr>
          <w:rFonts w:ascii="Times New Roman" w:hAnsi="Times New Roman" w:cs="Times New Roman"/>
          <w:b/>
          <w:bCs/>
          <w:noProof/>
          <w:sz w:val="24"/>
        </w:rPr>
        <w:t>6</w:t>
      </w:r>
      <w:r w:rsidR="009F1B32" w:rsidRPr="009F1B32">
        <w:rPr>
          <w:rFonts w:ascii="Times New Roman" w:hAnsi="Times New Roman" w:cs="Times New Roman"/>
          <w:noProof/>
          <w:sz w:val="24"/>
        </w:rPr>
        <w:t>(125): 208. doi:10.1016/0025-326X(92)90600-B.</w:t>
      </w:r>
    </w:p>
    <w:p w14:paraId="46910C89" w14:textId="5149BD4D"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1B32">
        <w:rPr>
          <w:rFonts w:ascii="Times New Roman" w:hAnsi="Times New Roman" w:cs="Times New Roman"/>
          <w:b/>
          <w:bCs/>
          <w:noProof/>
          <w:sz w:val="24"/>
        </w:rPr>
        <w:t>69</w:t>
      </w:r>
      <w:r w:rsidRPr="009F1B32">
        <w:rPr>
          <w:rFonts w:ascii="Times New Roman" w:hAnsi="Times New Roman" w:cs="Times New Roman"/>
          <w:noProof/>
          <w:sz w:val="24"/>
        </w:rPr>
        <w:t>: 1850–1869. doi:10.1139/f2012-109.</w:t>
      </w:r>
    </w:p>
    <w:p w14:paraId="459AAEFF" w14:textId="4F0C87D4"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NOAA Technical Memorandum NMFS-PIFSC. Honolulu, HI. Available from http://www.pifsc.noaa.gov/library/pubs/admin/PIFSC_Admin_Rep_11-07.pdf.</w:t>
      </w:r>
    </w:p>
    <w:p w14:paraId="5A385490"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enaglia, T., Chauveau, D., Hunter, D.R., and Young, D. 2009. Mixtools: An R package for analyzing finite mixture models. J. Stat. Softw. </w:t>
      </w:r>
      <w:r w:rsidRPr="009F1B32">
        <w:rPr>
          <w:rFonts w:ascii="Times New Roman" w:hAnsi="Times New Roman" w:cs="Times New Roman"/>
          <w:b/>
          <w:bCs/>
          <w:noProof/>
          <w:sz w:val="24"/>
        </w:rPr>
        <w:t>32</w:t>
      </w:r>
      <w:r w:rsidRPr="009F1B32">
        <w:rPr>
          <w:rFonts w:ascii="Times New Roman" w:hAnsi="Times New Roman" w:cs="Times New Roman"/>
          <w:noProof/>
          <w:sz w:val="24"/>
        </w:rPr>
        <w:t>(6): 1–29. Available from http://www.jstatsoft.org/v32/i06/.</w:t>
      </w:r>
    </w:p>
    <w:p w14:paraId="3E10EFA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urman, P. 1989. A comparative study of ordinary cross-validation, v-fold cross-validation and the repeated learning-testing methods. Biometrika </w:t>
      </w:r>
      <w:r w:rsidRPr="009F1B32">
        <w:rPr>
          <w:rFonts w:ascii="Times New Roman" w:hAnsi="Times New Roman" w:cs="Times New Roman"/>
          <w:b/>
          <w:bCs/>
          <w:noProof/>
          <w:sz w:val="24"/>
        </w:rPr>
        <w:t>76</w:t>
      </w:r>
      <w:r w:rsidRPr="009F1B32">
        <w:rPr>
          <w:rFonts w:ascii="Times New Roman" w:hAnsi="Times New Roman" w:cs="Times New Roman"/>
          <w:noProof/>
          <w:sz w:val="24"/>
        </w:rPr>
        <w:t>(3): 503–514. doi:10.1093/biomet/76.3.503.</w:t>
      </w:r>
    </w:p>
    <w:p w14:paraId="2AC7B81C" w14:textId="4A0C0319" w:rsidR="009F1B32" w:rsidRPr="009F1B32" w:rsidRDefault="006B0F1A"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De</w:t>
      </w:r>
      <w:r>
        <w:rPr>
          <w:rFonts w:ascii="Times New Roman" w:hAnsi="Times New Roman" w:cs="Times New Roman"/>
          <w:noProof/>
          <w:sz w:val="24"/>
        </w:rPr>
        <w:t>M</w:t>
      </w:r>
      <w:r w:rsidRPr="009F1B32">
        <w:rPr>
          <w:rFonts w:ascii="Times New Roman" w:hAnsi="Times New Roman" w:cs="Times New Roman"/>
          <w:noProof/>
          <w:sz w:val="24"/>
        </w:rPr>
        <w:t>artini</w:t>
      </w:r>
      <w:r w:rsidR="009F1B32" w:rsidRPr="009F1B32">
        <w:rPr>
          <w:rFonts w:ascii="Times New Roman" w:hAnsi="Times New Roman" w:cs="Times New Roman"/>
          <w:noProof/>
          <w:sz w:val="24"/>
        </w:rPr>
        <w:t>,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AEED21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1B32">
        <w:rPr>
          <w:rFonts w:ascii="Times New Roman" w:hAnsi="Times New Roman" w:cs="Times New Roman"/>
          <w:b/>
          <w:bCs/>
          <w:noProof/>
          <w:sz w:val="24"/>
        </w:rPr>
        <w:t>61</w:t>
      </w:r>
      <w:r w:rsidRPr="009F1B32">
        <w:rPr>
          <w:rFonts w:ascii="Times New Roman" w:hAnsi="Times New Roman" w:cs="Times New Roman"/>
          <w:noProof/>
          <w:sz w:val="24"/>
        </w:rPr>
        <w:t>(2): 292–306. doi:10.1139/f03-163.</w:t>
      </w:r>
    </w:p>
    <w:p w14:paraId="46FF17A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1B32">
        <w:rPr>
          <w:rFonts w:ascii="Times New Roman" w:hAnsi="Times New Roman" w:cs="Times New Roman"/>
          <w:b/>
          <w:bCs/>
          <w:noProof/>
          <w:sz w:val="24"/>
        </w:rPr>
        <w:t>64</w:t>
      </w:r>
      <w:r w:rsidRPr="009F1B32">
        <w:rPr>
          <w:rFonts w:ascii="Times New Roman" w:hAnsi="Times New Roman" w:cs="Times New Roman"/>
          <w:noProof/>
          <w:sz w:val="24"/>
        </w:rPr>
        <w:t>(4): 602–617. doi:10.1139/f07-036.</w:t>
      </w:r>
    </w:p>
    <w:p w14:paraId="433BEE5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ancis, R.I.C.C. 1988. Maximum likelihood estimation of growth and growth variability from tagging data. New Zeal. J. Mar. Freshw. Res. </w:t>
      </w:r>
      <w:r w:rsidRPr="009F1B32">
        <w:rPr>
          <w:rFonts w:ascii="Times New Roman" w:hAnsi="Times New Roman" w:cs="Times New Roman"/>
          <w:b/>
          <w:bCs/>
          <w:noProof/>
          <w:sz w:val="24"/>
        </w:rPr>
        <w:t>22</w:t>
      </w:r>
      <w:r w:rsidRPr="009F1B32">
        <w:rPr>
          <w:rFonts w:ascii="Times New Roman" w:hAnsi="Times New Roman" w:cs="Times New Roman"/>
          <w:noProof/>
          <w:sz w:val="24"/>
        </w:rPr>
        <w:t>(1): 43–51. doi:10.1080/00288330.1988.9516276.</w:t>
      </w:r>
    </w:p>
    <w:p w14:paraId="6D34273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1B32">
        <w:rPr>
          <w:rFonts w:ascii="Times New Roman" w:hAnsi="Times New Roman" w:cs="Times New Roman"/>
          <w:b/>
          <w:bCs/>
          <w:noProof/>
          <w:sz w:val="24"/>
        </w:rPr>
        <w:t>81</w:t>
      </w:r>
      <w:r w:rsidRPr="009F1B32">
        <w:rPr>
          <w:rFonts w:ascii="Times New Roman" w:hAnsi="Times New Roman" w:cs="Times New Roman"/>
          <w:noProof/>
          <w:sz w:val="24"/>
        </w:rPr>
        <w:t>(2–3): 126–141. doi:10.1016/j.fishres.2006.08.002.</w:t>
      </w:r>
    </w:p>
    <w:p w14:paraId="04D098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1B32">
        <w:rPr>
          <w:rFonts w:ascii="Times New Roman" w:hAnsi="Times New Roman" w:cs="Times New Roman"/>
          <w:b/>
          <w:bCs/>
          <w:noProof/>
          <w:sz w:val="24"/>
        </w:rPr>
        <w:t>6</w:t>
      </w:r>
      <w:r w:rsidRPr="009F1B32">
        <w:rPr>
          <w:rFonts w:ascii="Times New Roman" w:hAnsi="Times New Roman" w:cs="Times New Roman"/>
          <w:noProof/>
          <w:sz w:val="24"/>
        </w:rPr>
        <w:t>(12): 1–13. doi:10.1371/journal.pone.0028913.</w:t>
      </w:r>
    </w:p>
    <w:p w14:paraId="5188C92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1B32">
        <w:rPr>
          <w:rFonts w:ascii="Times New Roman" w:hAnsi="Times New Roman" w:cs="Times New Roman"/>
          <w:b/>
          <w:bCs/>
          <w:noProof/>
          <w:sz w:val="24"/>
        </w:rPr>
        <w:t>2</w:t>
      </w:r>
      <w:r w:rsidRPr="009F1B32">
        <w:rPr>
          <w:rFonts w:ascii="Times New Roman" w:hAnsi="Times New Roman" w:cs="Times New Roman"/>
          <w:noProof/>
          <w:sz w:val="24"/>
        </w:rPr>
        <w:t>: 169–172. doi:10.1007/s12686-009-9119-3.</w:t>
      </w:r>
    </w:p>
    <w:p w14:paraId="079957A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elman, A., and Rubin, D.B. 1992. lnference from Iterative Simulation Using Multiple Sequences. Stat. Sci. </w:t>
      </w:r>
      <w:r w:rsidRPr="009F1B32">
        <w:rPr>
          <w:rFonts w:ascii="Times New Roman" w:hAnsi="Times New Roman" w:cs="Times New Roman"/>
          <w:b/>
          <w:bCs/>
          <w:noProof/>
          <w:sz w:val="24"/>
        </w:rPr>
        <w:t>7</w:t>
      </w:r>
      <w:r w:rsidRPr="009F1B32">
        <w:rPr>
          <w:rFonts w:ascii="Times New Roman" w:hAnsi="Times New Roman" w:cs="Times New Roman"/>
          <w:noProof/>
          <w:sz w:val="24"/>
        </w:rPr>
        <w:t>(4): 457–472. doi:10.2307/2246093.</w:t>
      </w:r>
    </w:p>
    <w:p w14:paraId="20C35E0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ight, W.R., Kobayashi, D.R., and Kawamoto, K.E. 1993. Biology and Management of Deepwater Snappers of the Hawaiian Archipelago. Mar. Fish. Rev. </w:t>
      </w:r>
      <w:r w:rsidRPr="009F1B32">
        <w:rPr>
          <w:rFonts w:ascii="Times New Roman" w:hAnsi="Times New Roman" w:cs="Times New Roman"/>
          <w:b/>
          <w:bCs/>
          <w:noProof/>
          <w:sz w:val="24"/>
        </w:rPr>
        <w:t>55</w:t>
      </w:r>
      <w:r w:rsidRPr="009F1B32">
        <w:rPr>
          <w:rFonts w:ascii="Times New Roman" w:hAnsi="Times New Roman" w:cs="Times New Roman"/>
          <w:noProof/>
          <w:sz w:val="24"/>
        </w:rPr>
        <w:t>(2): 20–27.</w:t>
      </w:r>
    </w:p>
    <w:p w14:paraId="01FB28A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9F1B32">
        <w:rPr>
          <w:rFonts w:ascii="Times New Roman" w:hAnsi="Times New Roman" w:cs="Times New Roman"/>
          <w:noProof/>
          <w:sz w:val="24"/>
        </w:rPr>
        <w:lastRenderedPageBreak/>
        <w:t xml:space="preserve">(Pisces: Lutjanidae) from the Mahe Plateau, Seychelles. Naga, ICLARM Q. </w:t>
      </w:r>
      <w:r w:rsidRPr="009F1B32">
        <w:rPr>
          <w:rFonts w:ascii="Times New Roman" w:hAnsi="Times New Roman" w:cs="Times New Roman"/>
          <w:b/>
          <w:bCs/>
          <w:noProof/>
          <w:sz w:val="24"/>
        </w:rPr>
        <w:t>20</w:t>
      </w:r>
      <w:r w:rsidRPr="009F1B32">
        <w:rPr>
          <w:rFonts w:ascii="Times New Roman" w:hAnsi="Times New Roman" w:cs="Times New Roman"/>
          <w:noProof/>
          <w:sz w:val="24"/>
        </w:rPr>
        <w:t>(2): 27–31.</w:t>
      </w:r>
    </w:p>
    <w:p w14:paraId="1B528C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Hawaii Reported Landing Tables. 2016. Available from https://www.pifsc.noaa.gov/wpacfin/hi/dar/Pages/hi_data_3.php [accessed 23 March 2018].</w:t>
      </w:r>
    </w:p>
    <w:p w14:paraId="48E590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ames, I.R. 1991. Estimation of von Bertalanffy growth curve parameters from recapture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1519–1530. doi:10.2307/2532403.</w:t>
      </w:r>
    </w:p>
    <w:p w14:paraId="29E93C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ensen, A.L. 1996. Beverton and Holt life history invariants result from optimal trade-off of reproduction and survival. Can. J. Fish. Aquat. Sci. </w:t>
      </w:r>
      <w:r w:rsidRPr="009F1B32">
        <w:rPr>
          <w:rFonts w:ascii="Times New Roman" w:hAnsi="Times New Roman" w:cs="Times New Roman"/>
          <w:b/>
          <w:bCs/>
          <w:noProof/>
          <w:sz w:val="24"/>
        </w:rPr>
        <w:t>53</w:t>
      </w:r>
      <w:r w:rsidRPr="009F1B32">
        <w:rPr>
          <w:rFonts w:ascii="Times New Roman" w:hAnsi="Times New Roman" w:cs="Times New Roman"/>
          <w:noProof/>
          <w:sz w:val="24"/>
        </w:rPr>
        <w:t>(4): 820–822. doi:10.1139/f95-233.</w:t>
      </w:r>
    </w:p>
    <w:p w14:paraId="73D47B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1B32">
        <w:rPr>
          <w:rFonts w:ascii="Times New Roman" w:hAnsi="Times New Roman" w:cs="Times New Roman"/>
          <w:b/>
          <w:bCs/>
          <w:noProof/>
          <w:sz w:val="24"/>
        </w:rPr>
        <w:t>91</w:t>
      </w:r>
      <w:r w:rsidRPr="009F1B32">
        <w:rPr>
          <w:rFonts w:ascii="Times New Roman" w:hAnsi="Times New Roman" w:cs="Times New Roman"/>
          <w:noProof/>
          <w:sz w:val="24"/>
        </w:rPr>
        <w:t>(2): 271–280.</w:t>
      </w:r>
    </w:p>
    <w:p w14:paraId="3983E7E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146406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1B32">
        <w:rPr>
          <w:rFonts w:ascii="Times New Roman" w:hAnsi="Times New Roman" w:cs="Times New Roman"/>
          <w:b/>
          <w:bCs/>
          <w:noProof/>
          <w:sz w:val="24"/>
        </w:rPr>
        <w:t>69</w:t>
      </w:r>
      <w:r w:rsidRPr="009F1B32">
        <w:rPr>
          <w:rFonts w:ascii="Times New Roman" w:hAnsi="Times New Roman" w:cs="Times New Roman"/>
          <w:noProof/>
          <w:sz w:val="24"/>
        </w:rPr>
        <w:t>(February): 217.</w:t>
      </w:r>
    </w:p>
    <w:p w14:paraId="5C581D7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1B32">
        <w:rPr>
          <w:rFonts w:ascii="Times New Roman" w:hAnsi="Times New Roman" w:cs="Times New Roman"/>
          <w:b/>
          <w:bCs/>
          <w:noProof/>
          <w:sz w:val="24"/>
        </w:rPr>
        <w:t>59</w:t>
      </w:r>
      <w:r w:rsidRPr="009F1B32">
        <w:rPr>
          <w:rFonts w:ascii="Times New Roman" w:hAnsi="Times New Roman" w:cs="Times New Roman"/>
          <w:noProof/>
          <w:sz w:val="24"/>
        </w:rPr>
        <w:t>(6): 976–986. doi:10.1139/f02-069.</w:t>
      </w:r>
    </w:p>
    <w:p w14:paraId="3B6FB7E6" w14:textId="683D9B3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uers, M.A., </w:t>
      </w:r>
      <w:r w:rsidR="00DE7E32" w:rsidRPr="009F1B32">
        <w:rPr>
          <w:rFonts w:ascii="Times New Roman" w:hAnsi="Times New Roman" w:cs="Times New Roman"/>
          <w:noProof/>
          <w:sz w:val="24"/>
        </w:rPr>
        <w:t>De</w:t>
      </w:r>
      <w:r w:rsidR="00DE7E32">
        <w:rPr>
          <w:rFonts w:ascii="Times New Roman" w:hAnsi="Times New Roman" w:cs="Times New Roman"/>
          <w:noProof/>
          <w:sz w:val="24"/>
        </w:rPr>
        <w:t>M</w:t>
      </w:r>
      <w:r w:rsidR="00DE7E32" w:rsidRPr="009F1B32">
        <w:rPr>
          <w:rFonts w:ascii="Times New Roman" w:hAnsi="Times New Roman" w:cs="Times New Roman"/>
          <w:noProof/>
          <w:sz w:val="24"/>
        </w:rPr>
        <w:t>artini</w:t>
      </w:r>
      <w:r w:rsidRPr="009F1B32">
        <w:rPr>
          <w:rFonts w:ascii="Times New Roman" w:hAnsi="Times New Roman" w:cs="Times New Roman"/>
          <w:noProof/>
          <w:sz w:val="24"/>
        </w:rPr>
        <w:t xml:space="preserve">, E.E., and Humphreys, R.L. 2017. Seasonality, sex ratio, spawning frequency and sexual maturity of the opakapaka Pristipomoides filamentosus (Perciformes: Lutjanidae) from the Main Hawaiian Islands: fundamental input to size-at-retention regulations. Mar. Freshw. Res. </w:t>
      </w:r>
      <w:r w:rsidRPr="009F1B32">
        <w:rPr>
          <w:rFonts w:ascii="Times New Roman" w:hAnsi="Times New Roman" w:cs="Times New Roman"/>
          <w:b/>
          <w:bCs/>
          <w:noProof/>
          <w:sz w:val="24"/>
        </w:rPr>
        <w:t>69</w:t>
      </w:r>
      <w:r w:rsidRPr="009F1B32">
        <w:rPr>
          <w:rFonts w:ascii="Times New Roman" w:hAnsi="Times New Roman" w:cs="Times New Roman"/>
          <w:noProof/>
          <w:sz w:val="24"/>
        </w:rPr>
        <w:t>(2): 325–335. doi:10.1071/MF17195.</w:t>
      </w:r>
    </w:p>
    <w:p w14:paraId="47EEBF9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aller, R.A., and Deboer, E.S. 1988. An analysis of two methods of fitting the von Bertalanffy curve to capture-recapture data. Mar. Freshw. Res. </w:t>
      </w:r>
      <w:r w:rsidRPr="009F1B32">
        <w:rPr>
          <w:rFonts w:ascii="Times New Roman" w:hAnsi="Times New Roman" w:cs="Times New Roman"/>
          <w:b/>
          <w:bCs/>
          <w:noProof/>
          <w:sz w:val="24"/>
        </w:rPr>
        <w:t>39</w:t>
      </w:r>
      <w:r w:rsidRPr="009F1B32">
        <w:rPr>
          <w:rFonts w:ascii="Times New Roman" w:hAnsi="Times New Roman" w:cs="Times New Roman"/>
          <w:noProof/>
          <w:sz w:val="24"/>
        </w:rPr>
        <w:t>(4): 459–466. doi:10.1071/MF9880459.</w:t>
      </w:r>
    </w:p>
    <w:p w14:paraId="2D38867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1993. Population biology and stock assessment of Pristipomoides filamentosus on the Mahe Plateau, Seychelles. J. Fish Biol. </w:t>
      </w:r>
      <w:r w:rsidRPr="009F1B32">
        <w:rPr>
          <w:rFonts w:ascii="Times New Roman" w:hAnsi="Times New Roman" w:cs="Times New Roman"/>
          <w:b/>
          <w:bCs/>
          <w:noProof/>
          <w:sz w:val="24"/>
        </w:rPr>
        <w:t>43</w:t>
      </w:r>
      <w:r w:rsidRPr="009F1B32">
        <w:rPr>
          <w:rFonts w:ascii="Times New Roman" w:hAnsi="Times New Roman" w:cs="Times New Roman"/>
          <w:noProof/>
          <w:sz w:val="24"/>
        </w:rPr>
        <w:t>(5): 695–708. doi:10.1111/j.1095-8649.1993.tb01147.x.</w:t>
      </w:r>
    </w:p>
    <w:p w14:paraId="6C8BDDD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1B32">
        <w:rPr>
          <w:rFonts w:ascii="Times New Roman" w:hAnsi="Times New Roman" w:cs="Times New Roman"/>
          <w:b/>
          <w:bCs/>
          <w:noProof/>
          <w:sz w:val="24"/>
        </w:rPr>
        <w:t>33</w:t>
      </w:r>
      <w:r w:rsidRPr="009F1B32">
        <w:rPr>
          <w:rFonts w:ascii="Times New Roman" w:hAnsi="Times New Roman" w:cs="Times New Roman"/>
          <w:noProof/>
          <w:sz w:val="24"/>
        </w:rPr>
        <w:t>(1–3): 73–87. doi:10.1016/S0165-7836(97)00069-6.</w:t>
      </w:r>
    </w:p>
    <w:p w14:paraId="4CCB8E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offitt, R.B., and Parrish, F.A. 1996. Habitat and life history of juvenile Hawaiian pink snapper, Pristipomoides filamentosus. Pacific Sci. </w:t>
      </w:r>
      <w:r w:rsidRPr="009F1B32">
        <w:rPr>
          <w:rFonts w:ascii="Times New Roman" w:hAnsi="Times New Roman" w:cs="Times New Roman"/>
          <w:b/>
          <w:bCs/>
          <w:noProof/>
          <w:sz w:val="24"/>
        </w:rPr>
        <w:t>50</w:t>
      </w:r>
      <w:r w:rsidRPr="009F1B32">
        <w:rPr>
          <w:rFonts w:ascii="Times New Roman" w:hAnsi="Times New Roman" w:cs="Times New Roman"/>
          <w:noProof/>
          <w:sz w:val="24"/>
        </w:rPr>
        <w:t>(4): 371–381.</w:t>
      </w:r>
    </w:p>
    <w:p w14:paraId="3835F42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08E3896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kamoto, H.Y. 1993. Develop opakapaka (pink snapper) tagging techniques to assess movement behavior. Honolulu, HI.</w:t>
      </w:r>
    </w:p>
    <w:p w14:paraId="1C1A1D9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almer, M.J., Phillips, B.F., and Smith, G.T. 1991. Application of nonlinear models with random coefficients to growth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623–635. doi:10.2307/2532151.</w:t>
      </w:r>
    </w:p>
    <w:p w14:paraId="30EDEB0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325EDFE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9F1B32">
        <w:rPr>
          <w:rFonts w:ascii="Times New Roman" w:hAnsi="Times New Roman" w:cs="Times New Roman"/>
          <w:noProof/>
          <w:sz w:val="24"/>
        </w:rPr>
        <w:lastRenderedPageBreak/>
        <w:t xml:space="preserve">with notes on the nature of growth increments in Pristipomoides filamentosus. Fish. Bull. </w:t>
      </w:r>
      <w:r w:rsidRPr="009F1B32">
        <w:rPr>
          <w:rFonts w:ascii="Times New Roman" w:hAnsi="Times New Roman" w:cs="Times New Roman"/>
          <w:b/>
          <w:bCs/>
          <w:noProof/>
          <w:sz w:val="24"/>
        </w:rPr>
        <w:t>98</w:t>
      </w:r>
      <w:r w:rsidRPr="009F1B32">
        <w:rPr>
          <w:rFonts w:ascii="Times New Roman" w:hAnsi="Times New Roman" w:cs="Times New Roman"/>
          <w:noProof/>
          <w:sz w:val="24"/>
        </w:rPr>
        <w:t>(3): 600–611.</w:t>
      </w:r>
    </w:p>
    <w:p w14:paraId="7CBFC7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3rd international workshop on distributed statistical computing. Vol. 124.</w:t>
      </w:r>
    </w:p>
    <w:p w14:paraId="64594B5D"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50AD28B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 Core Team. 2014. R: A Language and Environment for Statistical Computing. Vienna, Austria. Available from http://www.r-project.org/.</w:t>
      </w:r>
    </w:p>
    <w:p w14:paraId="1DFEFC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dtke, R.L. 1987. Age and growth information available from the otoliths of the Hawaiian snapper, Pristipomoides filamentosus. Coral Reefs </w:t>
      </w:r>
      <w:r w:rsidRPr="009F1B32">
        <w:rPr>
          <w:rFonts w:ascii="Times New Roman" w:hAnsi="Times New Roman" w:cs="Times New Roman"/>
          <w:b/>
          <w:bCs/>
          <w:noProof/>
          <w:sz w:val="24"/>
        </w:rPr>
        <w:t>6</w:t>
      </w:r>
      <w:r w:rsidRPr="009F1B32">
        <w:rPr>
          <w:rFonts w:ascii="Times New Roman" w:hAnsi="Times New Roman" w:cs="Times New Roman"/>
          <w:noProof/>
          <w:sz w:val="24"/>
        </w:rPr>
        <w:t>(1): 19–25. doi:10.1007/BF00302208.</w:t>
      </w:r>
    </w:p>
    <w:p w14:paraId="5A277BB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1B32">
        <w:rPr>
          <w:rFonts w:ascii="Times New Roman" w:hAnsi="Times New Roman" w:cs="Times New Roman"/>
          <w:b/>
          <w:bCs/>
          <w:noProof/>
          <w:sz w:val="24"/>
        </w:rPr>
        <w:t>81</w:t>
      </w:r>
      <w:r w:rsidRPr="009F1B32">
        <w:rPr>
          <w:rFonts w:ascii="Times New Roman" w:hAnsi="Times New Roman" w:cs="Times New Roman"/>
          <w:noProof/>
          <w:sz w:val="24"/>
        </w:rPr>
        <w:t>: 523–535.</w:t>
      </w:r>
    </w:p>
    <w:p w14:paraId="37C17D8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 V., and Williams, H.A. 1988. Depth distributions, growth, and mortality of deep slope fishes from the Mariana archipelago.</w:t>
      </w:r>
    </w:p>
    <w:p w14:paraId="14F8CB4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V.D. 1987. Mortality rates of snappers and groupers. Trop. snappers groupers Biol. Fish. Manag.: 375–404.</w:t>
      </w:r>
    </w:p>
    <w:p w14:paraId="279A4D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V.D., and Polovina, J. 1982. A multispecies analyis of the commercial deep-sea handline fishery in Hawaii. Fish. Bull. </w:t>
      </w:r>
      <w:r w:rsidRPr="009F1B32">
        <w:rPr>
          <w:rFonts w:ascii="Times New Roman" w:hAnsi="Times New Roman" w:cs="Times New Roman"/>
          <w:b/>
          <w:bCs/>
          <w:noProof/>
          <w:sz w:val="24"/>
        </w:rPr>
        <w:t>80</w:t>
      </w:r>
      <w:r w:rsidRPr="009F1B32">
        <w:rPr>
          <w:rFonts w:ascii="Times New Roman" w:hAnsi="Times New Roman" w:cs="Times New Roman"/>
          <w:noProof/>
          <w:sz w:val="24"/>
        </w:rPr>
        <w:t>(3): 435–448.</w:t>
      </w:r>
    </w:p>
    <w:p w14:paraId="658C21F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1B32">
        <w:rPr>
          <w:rFonts w:ascii="Times New Roman" w:hAnsi="Times New Roman" w:cs="Times New Roman"/>
          <w:b/>
          <w:bCs/>
          <w:noProof/>
          <w:sz w:val="24"/>
        </w:rPr>
        <w:t>82</w:t>
      </w:r>
      <w:r w:rsidRPr="009F1B32">
        <w:rPr>
          <w:rFonts w:ascii="Times New Roman" w:hAnsi="Times New Roman" w:cs="Times New Roman"/>
          <w:noProof/>
          <w:sz w:val="24"/>
        </w:rPr>
        <w:t>(4): 703–713.</w:t>
      </w:r>
    </w:p>
    <w:p w14:paraId="4C005D9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Su, Y., and Yajima, M. 2012. R2jags: A Package for Running JAGS from R. Available from http://cran.r-project.org/package=R2jags.</w:t>
      </w:r>
    </w:p>
    <w:p w14:paraId="451462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Thorson, J.T., Munch, S.B., Cope, J.M., and Gao, J. 2017. Predicting life history parameters for all fishes worldwide. Ecol. Appl. </w:t>
      </w:r>
      <w:r w:rsidRPr="009F1B32">
        <w:rPr>
          <w:rFonts w:ascii="Times New Roman" w:hAnsi="Times New Roman" w:cs="Times New Roman"/>
          <w:b/>
          <w:bCs/>
          <w:noProof/>
          <w:sz w:val="24"/>
        </w:rPr>
        <w:t>27</w:t>
      </w:r>
      <w:r w:rsidRPr="009F1B32">
        <w:rPr>
          <w:rFonts w:ascii="Times New Roman" w:hAnsi="Times New Roman" w:cs="Times New Roman"/>
          <w:noProof/>
          <w:sz w:val="24"/>
        </w:rPr>
        <w:t>(8): 2262–2276. doi:10.1002/eap.1606.</w:t>
      </w:r>
    </w:p>
    <w:p w14:paraId="3A14664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Uchiyama, J.H., and Tagami, D.T. 1984. Life history, distribution, and abundance of bottomfishes in the Northwestern Hawaiian Island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Second Symposium on Resource Investigations in the Northwestern Hawaiian Islands. </w:t>
      </w:r>
      <w:r w:rsidRPr="009F1B32">
        <w:rPr>
          <w:rFonts w:ascii="Times New Roman" w:hAnsi="Times New Roman" w:cs="Times New Roman"/>
          <w:i/>
          <w:iCs/>
          <w:noProof/>
          <w:sz w:val="24"/>
        </w:rPr>
        <w:t>Edited by</w:t>
      </w:r>
      <w:r w:rsidRPr="009F1B32">
        <w:rPr>
          <w:rFonts w:ascii="Times New Roman" w:hAnsi="Times New Roman" w:cs="Times New Roman"/>
          <w:noProof/>
          <w:sz w:val="24"/>
        </w:rPr>
        <w:t xml:space="preserve"> R.W. Grigg and K.Y. Tanoue. pp. 229–247.</w:t>
      </w:r>
    </w:p>
    <w:p w14:paraId="3BA483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1B32">
        <w:rPr>
          <w:rFonts w:ascii="Times New Roman" w:hAnsi="Times New Roman" w:cs="Times New Roman"/>
          <w:b/>
          <w:bCs/>
          <w:noProof/>
          <w:sz w:val="24"/>
        </w:rPr>
        <w:t>74</w:t>
      </w:r>
      <w:r w:rsidRPr="009F1B32">
        <w:rPr>
          <w:rFonts w:ascii="Times New Roman" w:hAnsi="Times New Roman" w:cs="Times New Roman"/>
          <w:noProof/>
          <w:sz w:val="24"/>
        </w:rPr>
        <w:t>(1): 193–203. doi:10.1093/icesjms/fsw162.</w:t>
      </w:r>
    </w:p>
    <w:p w14:paraId="3145E64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ng, Y.-G., Thomas, M.R., and Somers, I.F. 1995. A maximum likelihood approach for estimating growth from tag–recapture data. Can. J. Fish. Aquat. Sci. </w:t>
      </w:r>
      <w:r w:rsidRPr="009F1B32">
        <w:rPr>
          <w:rFonts w:ascii="Times New Roman" w:hAnsi="Times New Roman" w:cs="Times New Roman"/>
          <w:b/>
          <w:bCs/>
          <w:noProof/>
          <w:sz w:val="24"/>
        </w:rPr>
        <w:t>52</w:t>
      </w:r>
      <w:r w:rsidRPr="009F1B32">
        <w:rPr>
          <w:rFonts w:ascii="Times New Roman" w:hAnsi="Times New Roman" w:cs="Times New Roman"/>
          <w:noProof/>
          <w:sz w:val="24"/>
        </w:rPr>
        <w:t>(2): 252–259. doi:10.1139/f95-025.</w:t>
      </w:r>
    </w:p>
    <w:p w14:paraId="619FA18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1B32">
        <w:rPr>
          <w:rFonts w:ascii="Times New Roman" w:hAnsi="Times New Roman" w:cs="Times New Roman"/>
          <w:b/>
          <w:bCs/>
          <w:noProof/>
          <w:sz w:val="24"/>
        </w:rPr>
        <w:t>95</w:t>
      </w:r>
      <w:r w:rsidRPr="009F1B32">
        <w:rPr>
          <w:rFonts w:ascii="Times New Roman" w:hAnsi="Times New Roman" w:cs="Times New Roman"/>
          <w:noProof/>
          <w:sz w:val="24"/>
        </w:rPr>
        <w:t>(2–3): 289–295. doi:10.1016/j.fishres.2008.09.035.</w:t>
      </w:r>
    </w:p>
    <w:p w14:paraId="47E4632B" w14:textId="6C2B8FFD" w:rsidR="008C372D" w:rsidRPr="00046C8F" w:rsidRDefault="008C372D" w:rsidP="009F1B3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w:t>
      </w:r>
      <w:r w:rsidR="00787181">
        <w:rPr>
          <w:rFonts w:ascii="Times New Roman" w:hAnsi="Times New Roman" w:cs="Times New Roman"/>
          <w:sz w:val="24"/>
          <w:szCs w:val="24"/>
        </w:rPr>
        <w:t>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634574B8">
            <wp:extent cx="7284116" cy="4522817"/>
            <wp:effectExtent l="0" t="3492" r="2222" b="222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7777777"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43761FD2" w14:textId="21CB5483" w:rsidR="008C372D" w:rsidRPr="00574813" w:rsidRDefault="00A72296"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033DC1" wp14:editId="040CE1D6">
            <wp:extent cx="7554084" cy="3198380"/>
            <wp:effectExtent l="635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584805" cy="3211387"/>
                    </a:xfrm>
                    <a:prstGeom prst="rect">
                      <a:avLst/>
                    </a:prstGeom>
                  </pic:spPr>
                </pic:pic>
              </a:graphicData>
            </a:graphic>
          </wp:inline>
        </w:drawing>
      </w:r>
      <w:commentRangeStart w:id="6"/>
      <w:commentRangeStart w:id="7"/>
      <w:commentRangeStart w:id="8"/>
      <w:commentRangeEnd w:id="6"/>
      <w:commentRangeEnd w:id="7"/>
      <w:commentRangeEnd w:id="8"/>
      <w:r w:rsidR="008C372D">
        <w:rPr>
          <w:rFonts w:ascii="Times New Roman" w:hAnsi="Times New Roman" w:cs="Times New Roman"/>
          <w:sz w:val="24"/>
          <w:szCs w:val="24"/>
        </w:rPr>
        <w:br w:type="page"/>
      </w: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p>
    <w:p w14:paraId="5DC1F019" w14:textId="5F3A11C6" w:rsidR="008C372D" w:rsidRPr="00574813" w:rsidRDefault="00700AED" w:rsidP="008C372D">
      <w:pPr>
        <w:spacing w:before="100" w:beforeAutospacing="1" w:line="360" w:lineRule="auto"/>
        <w:rPr>
          <w:rFonts w:ascii="Times New Roman" w:hAnsi="Times New Roman" w:cs="Times New Roman"/>
          <w:sz w:val="24"/>
          <w:szCs w:val="24"/>
        </w:rPr>
      </w:pPr>
      <w:commentRangeStart w:id="9"/>
      <w:commentRangeEnd w:id="9"/>
      <w:r>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34F14A0A" w:rsidR="008C372D" w:rsidRPr="00046C8F" w:rsidRDefault="007C2B6F" w:rsidP="008C372D">
      <w:pPr>
        <w:rPr>
          <w:rFonts w:ascii="Times New Roman" w:hAnsi="Times New Roman" w:cs="Times New Roman"/>
          <w:sz w:val="24"/>
          <w:szCs w:val="24"/>
        </w:rPr>
      </w:pPr>
      <w:r w:rsidRPr="007C2B6F">
        <w:rPr>
          <w:noProof/>
        </w:rPr>
        <w:t xml:space="preserve"> </w:t>
      </w:r>
      <w:r w:rsidRPr="007C2B6F">
        <w:rPr>
          <w:rFonts w:ascii="Times New Roman" w:hAnsi="Times New Roman" w:cs="Times New Roman"/>
          <w:sz w:val="24"/>
          <w:szCs w:val="24"/>
        </w:rPr>
        <w:drawing>
          <wp:inline distT="0" distB="0" distL="0" distR="0" wp14:anchorId="4EEC5BA5" wp14:editId="4BF8B5DE">
            <wp:extent cx="5943600" cy="3507105"/>
            <wp:effectExtent l="0" t="953"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5943600" cy="3507105"/>
                    </a:xfrm>
                    <a:prstGeom prst="rect">
                      <a:avLst/>
                    </a:prstGeom>
                  </pic:spPr>
                </pic:pic>
              </a:graphicData>
            </a:graphic>
          </wp:inline>
        </w:drawing>
      </w:r>
    </w:p>
    <w:p w14:paraId="6761AE8C" w14:textId="0F80C9AF"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estimates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 xml:space="preserve">Figure 1: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w:t>
      </w:r>
      <w:proofErr w:type="gramStart"/>
      <w:r w:rsidR="004267FF">
        <w:rPr>
          <w:rFonts w:ascii="Times New Roman" w:hAnsi="Times New Roman" w:cs="Times New Roman"/>
          <w:sz w:val="24"/>
          <w:szCs w:val="24"/>
        </w:rPr>
        <w:t>fish</w:t>
      </w:r>
      <w:proofErr w:type="gramEnd"/>
      <w:r w:rsidR="004267FF">
        <w:rPr>
          <w:rFonts w:ascii="Times New Roman" w:hAnsi="Times New Roman" w:cs="Times New Roman"/>
          <w:sz w:val="24"/>
          <w:szCs w:val="24"/>
        </w:rPr>
        <w:t xml:space="preserve">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FF93200"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2128A7B8"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p>
    <w:p w14:paraId="10553D2F" w14:textId="5EB69AC4" w:rsidR="008C372D" w:rsidRPr="00046C8F" w:rsidRDefault="008C372D" w:rsidP="008C372D">
      <w:pPr>
        <w:rPr>
          <w:rFonts w:ascii="Times New Roman" w:hAnsi="Times New Roman" w:cs="Times New Roman"/>
          <w:sz w:val="24"/>
          <w:szCs w:val="24"/>
        </w:rPr>
      </w:pPr>
      <w:commentRangeStart w:id="10"/>
      <w:commentRangeEnd w:id="10"/>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ecf" w:date="2018-12-04T09:02:00Z" w:initials="e">
    <w:p w14:paraId="1385B1DA" w14:textId="77777777" w:rsidR="007C2B6F" w:rsidRDefault="007C2B6F" w:rsidP="008C372D">
      <w:pPr>
        <w:pStyle w:val="CommentText"/>
      </w:pPr>
      <w:r>
        <w:rPr>
          <w:rStyle w:val="CommentReference"/>
        </w:rPr>
        <w:annotationRef/>
      </w:r>
      <w:r>
        <w:t>See prior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85B1D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85B1DA" w16cid:durableId="1FB0D4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CBE"/>
    <w:rsid w:val="000356C8"/>
    <w:rsid w:val="00035755"/>
    <w:rsid w:val="000362AA"/>
    <w:rsid w:val="000453C2"/>
    <w:rsid w:val="00046C8F"/>
    <w:rsid w:val="000473EE"/>
    <w:rsid w:val="00050B83"/>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4CF"/>
    <w:rsid w:val="00175B34"/>
    <w:rsid w:val="00181C93"/>
    <w:rsid w:val="001820AA"/>
    <w:rsid w:val="00182A90"/>
    <w:rsid w:val="00184BC3"/>
    <w:rsid w:val="00187DC2"/>
    <w:rsid w:val="001903AD"/>
    <w:rsid w:val="00190664"/>
    <w:rsid w:val="00190FC8"/>
    <w:rsid w:val="00191DCF"/>
    <w:rsid w:val="00194394"/>
    <w:rsid w:val="0019535C"/>
    <w:rsid w:val="001960BA"/>
    <w:rsid w:val="001968FA"/>
    <w:rsid w:val="00197159"/>
    <w:rsid w:val="001A04CF"/>
    <w:rsid w:val="001A1265"/>
    <w:rsid w:val="001A32A3"/>
    <w:rsid w:val="001A43FB"/>
    <w:rsid w:val="001A4CD8"/>
    <w:rsid w:val="001A5766"/>
    <w:rsid w:val="001A5BB8"/>
    <w:rsid w:val="001A664E"/>
    <w:rsid w:val="001A7334"/>
    <w:rsid w:val="001A79D5"/>
    <w:rsid w:val="001B12BB"/>
    <w:rsid w:val="001B1C5A"/>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964EF"/>
    <w:rsid w:val="002A0023"/>
    <w:rsid w:val="002A0043"/>
    <w:rsid w:val="002A4442"/>
    <w:rsid w:val="002A51DF"/>
    <w:rsid w:val="002A6DA1"/>
    <w:rsid w:val="002B1A26"/>
    <w:rsid w:val="002B26F8"/>
    <w:rsid w:val="002B53F4"/>
    <w:rsid w:val="002B5751"/>
    <w:rsid w:val="002B5E85"/>
    <w:rsid w:val="002B60B8"/>
    <w:rsid w:val="002B64F9"/>
    <w:rsid w:val="002D0B95"/>
    <w:rsid w:val="002D1FA8"/>
    <w:rsid w:val="002D322F"/>
    <w:rsid w:val="002D42C4"/>
    <w:rsid w:val="002D4923"/>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724"/>
    <w:rsid w:val="00317820"/>
    <w:rsid w:val="0032064A"/>
    <w:rsid w:val="00321E92"/>
    <w:rsid w:val="00322AE5"/>
    <w:rsid w:val="003230B2"/>
    <w:rsid w:val="00323B81"/>
    <w:rsid w:val="00324131"/>
    <w:rsid w:val="00326CFE"/>
    <w:rsid w:val="00331DF6"/>
    <w:rsid w:val="0033414E"/>
    <w:rsid w:val="00342BAA"/>
    <w:rsid w:val="00344538"/>
    <w:rsid w:val="003476A3"/>
    <w:rsid w:val="003555B6"/>
    <w:rsid w:val="00357FF1"/>
    <w:rsid w:val="0036107B"/>
    <w:rsid w:val="003617B6"/>
    <w:rsid w:val="003625E0"/>
    <w:rsid w:val="00366B69"/>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6D0B"/>
    <w:rsid w:val="003B0057"/>
    <w:rsid w:val="003B176C"/>
    <w:rsid w:val="003B1B4A"/>
    <w:rsid w:val="003B5E0E"/>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6CEF"/>
    <w:rsid w:val="00456F3A"/>
    <w:rsid w:val="0046028B"/>
    <w:rsid w:val="004619A2"/>
    <w:rsid w:val="0046585A"/>
    <w:rsid w:val="00465BAF"/>
    <w:rsid w:val="00471875"/>
    <w:rsid w:val="004726DA"/>
    <w:rsid w:val="00476144"/>
    <w:rsid w:val="00482D5D"/>
    <w:rsid w:val="00483E13"/>
    <w:rsid w:val="00485B29"/>
    <w:rsid w:val="00486506"/>
    <w:rsid w:val="00490711"/>
    <w:rsid w:val="00496443"/>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3699"/>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7426"/>
    <w:rsid w:val="005B0138"/>
    <w:rsid w:val="005B02B5"/>
    <w:rsid w:val="005B152B"/>
    <w:rsid w:val="005B3904"/>
    <w:rsid w:val="005B3BE5"/>
    <w:rsid w:val="005B3F77"/>
    <w:rsid w:val="005B5129"/>
    <w:rsid w:val="005B692B"/>
    <w:rsid w:val="005C089F"/>
    <w:rsid w:val="005C307B"/>
    <w:rsid w:val="005C4A8C"/>
    <w:rsid w:val="005C4F21"/>
    <w:rsid w:val="005C5A6E"/>
    <w:rsid w:val="005C67A5"/>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688"/>
    <w:rsid w:val="00651B05"/>
    <w:rsid w:val="00651C22"/>
    <w:rsid w:val="00652BF5"/>
    <w:rsid w:val="00657AA4"/>
    <w:rsid w:val="00660775"/>
    <w:rsid w:val="00661DB5"/>
    <w:rsid w:val="00665596"/>
    <w:rsid w:val="00665B82"/>
    <w:rsid w:val="00665D7A"/>
    <w:rsid w:val="00665EEC"/>
    <w:rsid w:val="00666E5B"/>
    <w:rsid w:val="00667010"/>
    <w:rsid w:val="00671D43"/>
    <w:rsid w:val="0067678E"/>
    <w:rsid w:val="00677A14"/>
    <w:rsid w:val="00680088"/>
    <w:rsid w:val="0068091A"/>
    <w:rsid w:val="00681588"/>
    <w:rsid w:val="00684B45"/>
    <w:rsid w:val="00687244"/>
    <w:rsid w:val="00687556"/>
    <w:rsid w:val="00687813"/>
    <w:rsid w:val="00694DA1"/>
    <w:rsid w:val="00694DE9"/>
    <w:rsid w:val="006A069B"/>
    <w:rsid w:val="006A2815"/>
    <w:rsid w:val="006A757A"/>
    <w:rsid w:val="006B0F1A"/>
    <w:rsid w:val="006B166E"/>
    <w:rsid w:val="006B3353"/>
    <w:rsid w:val="006B342F"/>
    <w:rsid w:val="006B35F4"/>
    <w:rsid w:val="006B37D3"/>
    <w:rsid w:val="006B384B"/>
    <w:rsid w:val="006B4767"/>
    <w:rsid w:val="006B56AA"/>
    <w:rsid w:val="006B6D69"/>
    <w:rsid w:val="006C021E"/>
    <w:rsid w:val="006C23EF"/>
    <w:rsid w:val="006C54ED"/>
    <w:rsid w:val="006C6D8D"/>
    <w:rsid w:val="006C748C"/>
    <w:rsid w:val="006C7709"/>
    <w:rsid w:val="006D16E5"/>
    <w:rsid w:val="006D4173"/>
    <w:rsid w:val="006D5ED2"/>
    <w:rsid w:val="006D722F"/>
    <w:rsid w:val="006D7995"/>
    <w:rsid w:val="006E088F"/>
    <w:rsid w:val="006E1181"/>
    <w:rsid w:val="006E1BAD"/>
    <w:rsid w:val="006E1FFD"/>
    <w:rsid w:val="006E317D"/>
    <w:rsid w:val="006E4FB4"/>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359A"/>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4D14"/>
    <w:rsid w:val="007D5033"/>
    <w:rsid w:val="007D7478"/>
    <w:rsid w:val="007D7C59"/>
    <w:rsid w:val="007E55F8"/>
    <w:rsid w:val="007E5796"/>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576D6"/>
    <w:rsid w:val="00857E19"/>
    <w:rsid w:val="00862270"/>
    <w:rsid w:val="00862BC4"/>
    <w:rsid w:val="0086470F"/>
    <w:rsid w:val="00866E16"/>
    <w:rsid w:val="00870D2F"/>
    <w:rsid w:val="008724A7"/>
    <w:rsid w:val="008729E1"/>
    <w:rsid w:val="008741AC"/>
    <w:rsid w:val="00874CD0"/>
    <w:rsid w:val="0088168A"/>
    <w:rsid w:val="00882D8E"/>
    <w:rsid w:val="00883279"/>
    <w:rsid w:val="00884A02"/>
    <w:rsid w:val="008869E6"/>
    <w:rsid w:val="00887F10"/>
    <w:rsid w:val="00890D9E"/>
    <w:rsid w:val="00890EDD"/>
    <w:rsid w:val="00894F62"/>
    <w:rsid w:val="00895478"/>
    <w:rsid w:val="008972AF"/>
    <w:rsid w:val="00897B30"/>
    <w:rsid w:val="008A5ECA"/>
    <w:rsid w:val="008A68E2"/>
    <w:rsid w:val="008A7F21"/>
    <w:rsid w:val="008B0AE4"/>
    <w:rsid w:val="008B4D93"/>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B8B"/>
    <w:rsid w:val="009E60E6"/>
    <w:rsid w:val="009E6B70"/>
    <w:rsid w:val="009E7BB8"/>
    <w:rsid w:val="009E7D6E"/>
    <w:rsid w:val="009F0B43"/>
    <w:rsid w:val="009F1B32"/>
    <w:rsid w:val="009F1B37"/>
    <w:rsid w:val="009F3FC4"/>
    <w:rsid w:val="009F4917"/>
    <w:rsid w:val="009F5A31"/>
    <w:rsid w:val="00A017D3"/>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5921"/>
    <w:rsid w:val="00A65F0A"/>
    <w:rsid w:val="00A672B6"/>
    <w:rsid w:val="00A7229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21C2"/>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F84"/>
    <w:rsid w:val="00B13631"/>
    <w:rsid w:val="00B14608"/>
    <w:rsid w:val="00B14FC9"/>
    <w:rsid w:val="00B15B8E"/>
    <w:rsid w:val="00B21DB7"/>
    <w:rsid w:val="00B222F5"/>
    <w:rsid w:val="00B25F4C"/>
    <w:rsid w:val="00B2681D"/>
    <w:rsid w:val="00B26B2F"/>
    <w:rsid w:val="00B272CE"/>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850DD"/>
    <w:rsid w:val="00B85516"/>
    <w:rsid w:val="00B90C63"/>
    <w:rsid w:val="00B90F3E"/>
    <w:rsid w:val="00B93A7D"/>
    <w:rsid w:val="00BA0FFF"/>
    <w:rsid w:val="00BA1668"/>
    <w:rsid w:val="00BA3D4D"/>
    <w:rsid w:val="00BA65BF"/>
    <w:rsid w:val="00BA7409"/>
    <w:rsid w:val="00BA7626"/>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77E13"/>
    <w:rsid w:val="00C827F1"/>
    <w:rsid w:val="00C82DD7"/>
    <w:rsid w:val="00C8411C"/>
    <w:rsid w:val="00C86947"/>
    <w:rsid w:val="00C9059B"/>
    <w:rsid w:val="00C90ED9"/>
    <w:rsid w:val="00C926D7"/>
    <w:rsid w:val="00C9377E"/>
    <w:rsid w:val="00C946EF"/>
    <w:rsid w:val="00C97581"/>
    <w:rsid w:val="00CA10EF"/>
    <w:rsid w:val="00CA1801"/>
    <w:rsid w:val="00CA2114"/>
    <w:rsid w:val="00CA2B0D"/>
    <w:rsid w:val="00CA3669"/>
    <w:rsid w:val="00CA3C86"/>
    <w:rsid w:val="00CA6CE8"/>
    <w:rsid w:val="00CB48CE"/>
    <w:rsid w:val="00CC0752"/>
    <w:rsid w:val="00CC237C"/>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8AB"/>
    <w:rsid w:val="00D55C39"/>
    <w:rsid w:val="00D562D1"/>
    <w:rsid w:val="00D60FFF"/>
    <w:rsid w:val="00D621C7"/>
    <w:rsid w:val="00D668C1"/>
    <w:rsid w:val="00D668F5"/>
    <w:rsid w:val="00D66D58"/>
    <w:rsid w:val="00D7066C"/>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768B"/>
    <w:rsid w:val="00D97F50"/>
    <w:rsid w:val="00DA1A39"/>
    <w:rsid w:val="00DA67A9"/>
    <w:rsid w:val="00DA6A22"/>
    <w:rsid w:val="00DB4A8B"/>
    <w:rsid w:val="00DB4AC5"/>
    <w:rsid w:val="00DB4BBD"/>
    <w:rsid w:val="00DC18FA"/>
    <w:rsid w:val="00DC1D65"/>
    <w:rsid w:val="00DC264C"/>
    <w:rsid w:val="00DC38CD"/>
    <w:rsid w:val="00DC5154"/>
    <w:rsid w:val="00DC51DF"/>
    <w:rsid w:val="00DC56BA"/>
    <w:rsid w:val="00DD1DF4"/>
    <w:rsid w:val="00DD2254"/>
    <w:rsid w:val="00DD2623"/>
    <w:rsid w:val="00DD50D3"/>
    <w:rsid w:val="00DD687F"/>
    <w:rsid w:val="00DE0FF2"/>
    <w:rsid w:val="00DE13D7"/>
    <w:rsid w:val="00DE14E5"/>
    <w:rsid w:val="00DE39E4"/>
    <w:rsid w:val="00DE6A7C"/>
    <w:rsid w:val="00DE7E32"/>
    <w:rsid w:val="00DF1F32"/>
    <w:rsid w:val="00DF2699"/>
    <w:rsid w:val="00DF3676"/>
    <w:rsid w:val="00DF3FDD"/>
    <w:rsid w:val="00DF6873"/>
    <w:rsid w:val="00DF69FF"/>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22BF"/>
    <w:rsid w:val="00EA52FF"/>
    <w:rsid w:val="00EA561C"/>
    <w:rsid w:val="00EA5E37"/>
    <w:rsid w:val="00EA5F2E"/>
    <w:rsid w:val="00EB5614"/>
    <w:rsid w:val="00EB62C1"/>
    <w:rsid w:val="00EC0774"/>
    <w:rsid w:val="00EC126D"/>
    <w:rsid w:val="00EC4888"/>
    <w:rsid w:val="00EC594C"/>
    <w:rsid w:val="00EC6310"/>
    <w:rsid w:val="00ED0211"/>
    <w:rsid w:val="00ED23EC"/>
    <w:rsid w:val="00ED3F0F"/>
    <w:rsid w:val="00ED4389"/>
    <w:rsid w:val="00ED5F4C"/>
    <w:rsid w:val="00ED6E83"/>
    <w:rsid w:val="00EE3051"/>
    <w:rsid w:val="00EE4002"/>
    <w:rsid w:val="00EE45C1"/>
    <w:rsid w:val="00EE4D71"/>
    <w:rsid w:val="00EF0041"/>
    <w:rsid w:val="00EF087F"/>
    <w:rsid w:val="00EF2215"/>
    <w:rsid w:val="00EF286C"/>
    <w:rsid w:val="00EF29FA"/>
    <w:rsid w:val="00EF3631"/>
    <w:rsid w:val="00EF3684"/>
    <w:rsid w:val="00EF36C1"/>
    <w:rsid w:val="00EF3B0A"/>
    <w:rsid w:val="00EF5309"/>
    <w:rsid w:val="00EF611B"/>
    <w:rsid w:val="00EF61DA"/>
    <w:rsid w:val="00EF6ED1"/>
    <w:rsid w:val="00F043FE"/>
    <w:rsid w:val="00F05D54"/>
    <w:rsid w:val="00F066C9"/>
    <w:rsid w:val="00F11515"/>
    <w:rsid w:val="00F1281D"/>
    <w:rsid w:val="00F174B7"/>
    <w:rsid w:val="00F17821"/>
    <w:rsid w:val="00F200CA"/>
    <w:rsid w:val="00F20B10"/>
    <w:rsid w:val="00F20CD1"/>
    <w:rsid w:val="00F240C8"/>
    <w:rsid w:val="00F26143"/>
    <w:rsid w:val="00F30218"/>
    <w:rsid w:val="00F3084B"/>
    <w:rsid w:val="00F31299"/>
    <w:rsid w:val="00F32833"/>
    <w:rsid w:val="00F32AC5"/>
    <w:rsid w:val="00F34A0D"/>
    <w:rsid w:val="00F40956"/>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65022"/>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tiff"/><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FF7B84-C2F3-0C4E-831C-19FE69D54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8</Pages>
  <Words>25439</Words>
  <Characters>145007</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2</cp:revision>
  <cp:lastPrinted>2017-11-17T18:44:00Z</cp:lastPrinted>
  <dcterms:created xsi:type="dcterms:W3CDTF">2019-04-24T00:45:00Z</dcterms:created>
  <dcterms:modified xsi:type="dcterms:W3CDTF">2019-04-2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